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1B43B62E"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Pr="002E1F44">
        <w:rPr>
          <w:i/>
        </w:rPr>
        <w:t>R</w:t>
      </w:r>
      <w:r w:rsidRPr="002E1F44">
        <w:rPr>
          <w:vertAlign w:val="superscript"/>
        </w:rPr>
        <w:t>2</w:t>
      </w:r>
      <w:r w:rsidRPr="002E1F44">
        <w:t xml:space="preserve"> </w:t>
      </w:r>
      <w:r w:rsidRPr="00DF3D30">
        <w:rPr>
          <w:strike/>
          <w:color w:val="FF0000"/>
        </w:rPr>
        <w:t xml:space="preserve">coefficient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3C1094A6"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bookmarkStart w:id="27" w:name="_GoBack"/>
      <w:bookmarkEnd w:id="27"/>
    </w:p>
    <w:p w14:paraId="59506625" w14:textId="77777777" w:rsidR="00704D02" w:rsidRPr="002727AE" w:rsidRDefault="00582F14" w:rsidP="00582F14">
      <w:pPr>
        <w:pStyle w:val="1TeksCharChar"/>
        <w:keepNext/>
      </w:pPr>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9"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29"/>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0" w:name="_Ref486590748"/>
      <w:r>
        <w:t>Linearity of Band Averaged Values</w:t>
      </w:r>
      <w:bookmarkEnd w:id="30"/>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1" w:name="_Ref452296021"/>
      <w:r>
        <w:t>Accuracy Assessment</w:t>
      </w:r>
      <w:bookmarkEnd w:id="31"/>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2"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2"/>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3" w:name="_Ref447467040"/>
      <w:bookmarkStart w:id="34"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3"/>
      <w:r w:rsidR="00704D02">
        <w:t>. SPOT 5 scene and mosaic extents</w:t>
      </w:r>
      <w:bookmarkEnd w:id="34"/>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5" w:name="_Ref452458445"/>
      <w:bookmarkStart w:id="36" w:name="_Toc394607645"/>
      <w:r>
        <w:t>Results and Discussion</w:t>
      </w:r>
      <w:bookmarkEnd w:id="35"/>
    </w:p>
    <w:p w14:paraId="19C05BFE" w14:textId="77777777" w:rsidR="00704D02" w:rsidRDefault="00704D02" w:rsidP="00704D02">
      <w:pPr>
        <w:pStyle w:val="Heading2"/>
      </w:pPr>
      <w:bookmarkStart w:id="37" w:name="_Ref447456652"/>
      <w:bookmarkStart w:id="38" w:name="_Toc448324295"/>
      <w:r>
        <w:t>Band Averaged Relationships</w:t>
      </w:r>
      <w:bookmarkEnd w:id="37"/>
      <w:bookmarkEnd w:id="38"/>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39" w:name="_Ref447457220"/>
      <w:bookmarkStart w:id="40" w:name="_Ref452304545"/>
      <w:bookmarkStart w:id="41" w:name="_Ref447457216"/>
      <w:bookmarkStart w:id="42"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39"/>
      <w:bookmarkEnd w:id="40"/>
      <w:r w:rsidR="00704D02">
        <w:t xml:space="preserve">. DMC vs. MODIS simulated band averaged relationship for typical surface </w:t>
      </w:r>
      <w:proofErr w:type="spellStart"/>
      <w:r w:rsidR="00704D02">
        <w:t>reflectances</w:t>
      </w:r>
      <w:bookmarkEnd w:id="41"/>
      <w:bookmarkEnd w:id="42"/>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3" w:name="_Toc448324296"/>
      <w:bookmarkStart w:id="44" w:name="_Ref512949718"/>
      <w:r>
        <w:t>Mosaicking</w:t>
      </w:r>
      <w:bookmarkEnd w:id="36"/>
      <w:bookmarkEnd w:id="43"/>
      <w:bookmarkEnd w:id="44"/>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5" w:name="_Ref389939317"/>
      <w:bookmarkStart w:id="46" w:name="_Ref452304551"/>
      <w:bookmarkStart w:id="47" w:name="_Toc391220527"/>
      <w:bookmarkStart w:id="48" w:name="_Toc394582250"/>
      <w:bookmarkStart w:id="49"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5"/>
      <w:bookmarkEnd w:id="46"/>
      <w:r w:rsidR="00704D02">
        <w:t>.  Uncalibrated mosaic on MODIS reference image background</w:t>
      </w:r>
      <w:bookmarkEnd w:id="47"/>
      <w:bookmarkEnd w:id="48"/>
      <w:bookmarkEnd w:id="49"/>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50" w:name="_Ref452304657"/>
      <w:bookmarkStart w:id="51"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0"/>
      <w:r w:rsidR="00704D02">
        <w:t>.  Homogenised mosaic on MODIS reference image background</w:t>
      </w:r>
      <w:bookmarkEnd w:id="51"/>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r>
        <w:t>[</w:t>
      </w:r>
      <w:bookmarkStart w:id="52" w:name="_Ref447547463"/>
      <w:bookmarkStart w:id="53" w:name="_Toc448324356"/>
      <w:r w:rsidR="00704D02">
        <w:t xml:space="preserve">Figure </w:t>
      </w:r>
      <w:r w:rsidR="00704D02">
        <w:fldChar w:fldCharType="begin"/>
      </w:r>
      <w:r w:rsidR="00704D02">
        <w:instrText xml:space="preserve"> SEQ Figure \* ARABIC </w:instrText>
      </w:r>
      <w:r w:rsidR="00704D02">
        <w:fldChar w:fldCharType="separate"/>
      </w:r>
      <w:r w:rsidR="00A823EB">
        <w:rPr>
          <w:noProof/>
        </w:rPr>
        <w:t>7</w:t>
      </w:r>
      <w:r w:rsidR="00704D02">
        <w:fldChar w:fldCharType="end"/>
      </w:r>
      <w:bookmarkEnd w:id="52"/>
      <w:r w:rsidR="00704D02">
        <w:t>. Reduction of hot spot and seam lines, with (a) showing raw DN images including hot spot and seam lines and (b) the corrected surface reflectance image</w:t>
      </w:r>
      <w:bookmarkEnd w:id="53"/>
      <w:r w:rsidR="00704D02">
        <w:t>]</w:t>
      </w:r>
    </w:p>
    <w:p w14:paraId="4AAF0352" w14:textId="77777777" w:rsidR="00704D02" w:rsidRPr="0030202D" w:rsidRDefault="00704D02" w:rsidP="00704D02"/>
    <w:p w14:paraId="371F3ED3" w14:textId="77777777" w:rsidR="00704D02" w:rsidRDefault="00704D02" w:rsidP="00704D02">
      <w:pPr>
        <w:pStyle w:val="Heading2"/>
      </w:pPr>
      <w:bookmarkStart w:id="54" w:name="_Toc448324297"/>
      <w:bookmarkStart w:id="55" w:name="_Toc394607646"/>
      <w:r>
        <w:t>MODIS Statistical Comparison</w:t>
      </w:r>
      <w:bookmarkEnd w:id="54"/>
    </w:p>
    <w:p w14:paraId="44B9FCEB" w14:textId="036BAC6C"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and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56" w:name="_Ref447548615"/>
      <w:bookmarkStart w:id="57"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56"/>
      <w:r w:rsidR="00704D02">
        <w:t>.  DMC DN values and MODIS surface reflectance correlation</w:t>
      </w:r>
      <w:bookmarkEnd w:id="57"/>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58" w:name="_Ref447546798"/>
      <w:bookmarkStart w:id="59" w:name="_Ref452304734"/>
      <w:bookmarkStart w:id="60"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58"/>
      <w:bookmarkEnd w:id="59"/>
      <w:r w:rsidR="00704D02">
        <w:t>.  DMC homogenised mosaic and MODIS surface reflectance correlation</w:t>
      </w:r>
      <w:bookmarkEnd w:id="60"/>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61" w:name="_Ref447552510"/>
      <w:bookmarkStart w:id="62" w:name="_Ref447552506"/>
      <w:bookmarkStart w:id="63"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61"/>
      <w:r w:rsidR="00704D02">
        <w:t>.  Statistical comparison between MODIS and DMC surface reflectance images</w:t>
      </w:r>
      <w:bookmarkEnd w:id="62"/>
      <w:bookmarkEnd w:id="63"/>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64" w:name="_Toc448324298"/>
      <w:bookmarkStart w:id="65" w:name="_Ref513023287"/>
      <w:bookmarkStart w:id="66" w:name="_Ref513816074"/>
      <w:r>
        <w:t>SPOT 5 Statistical Comparison</w:t>
      </w:r>
      <w:bookmarkEnd w:id="55"/>
      <w:bookmarkEnd w:id="64"/>
      <w:bookmarkEnd w:id="65"/>
      <w:bookmarkEnd w:id="66"/>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65E9F6CC"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w:t>
      </w:r>
      <w:r>
        <w:lastRenderedPageBreak/>
        <w:t xml:space="preserve">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D065AA">
        <w:rPr>
          <w:color w:val="FF0000"/>
        </w:rPr>
        <w:t>1.37</w:t>
      </w:r>
      <w:r w:rsidR="00C46348" w:rsidRPr="00430779">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and </w:t>
      </w:r>
      <w:r>
        <w:fldChar w:fldCharType="begin"/>
      </w:r>
      <w:r>
        <w:instrText xml:space="preserve"> REF _Ref447606984 \h  \* MERGEFORMAT </w:instrText>
      </w:r>
      <w:r>
        <w:fldChar w:fldCharType="separate"/>
      </w:r>
      <w:r w:rsidR="00A823EB">
        <w:t xml:space="preserve">Figure </w:t>
      </w:r>
      <w:r w:rsidR="00A823EB">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and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lastRenderedPageBreak/>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687FF5F"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w:t>
      </w:r>
      <w:r>
        <w:lastRenderedPageBreak/>
        <w:t xml:space="preserve">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67" w:name="_Ref391064113"/>
      <w:bookmarkStart w:id="68" w:name="_Toc448324359"/>
      <w:bookmarkStart w:id="69" w:name="_Toc391220531"/>
      <w:bookmarkStart w:id="70" w:name="_Toc394582254"/>
      <w:r w:rsidR="00704D02">
        <w:t xml:space="preserve">Figure </w:t>
      </w:r>
      <w:r w:rsidR="00704D02">
        <w:fldChar w:fldCharType="begin"/>
      </w:r>
      <w:r w:rsidR="00704D02">
        <w:instrText xml:space="preserve"> SEQ Figure \* ARABIC </w:instrText>
      </w:r>
      <w:r w:rsidR="00704D02">
        <w:fldChar w:fldCharType="separate"/>
      </w:r>
      <w:r w:rsidR="00A823EB">
        <w:rPr>
          <w:noProof/>
        </w:rPr>
        <w:t>10</w:t>
      </w:r>
      <w:r w:rsidR="00704D02">
        <w:fldChar w:fldCharType="end"/>
      </w:r>
      <w:bookmarkEnd w:id="6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68"/>
      <w:bookmarkEnd w:id="69"/>
      <w:bookmarkEnd w:id="70"/>
      <w:r w:rsidR="00704D02">
        <w:t>]</w:t>
      </w:r>
    </w:p>
    <w:p w14:paraId="5DF5F938" w14:textId="77777777" w:rsidR="00704D02" w:rsidRDefault="00704D02" w:rsidP="00704D02"/>
    <w:p w14:paraId="4066BCDA" w14:textId="77777777" w:rsidR="00704D02" w:rsidRDefault="00602A7E" w:rsidP="00602A7E">
      <w:r>
        <w:t>[</w:t>
      </w:r>
      <w:bookmarkStart w:id="71" w:name="_Ref447606984"/>
      <w:bookmarkStart w:id="72" w:name="_Ref452304797"/>
      <w:bookmarkStart w:id="73" w:name="_Ref447557093"/>
      <w:bookmarkStart w:id="74"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71"/>
      <w:bookmarkEnd w:id="72"/>
      <w:r w:rsidR="00704D02">
        <w:t xml:space="preserve">.  DMC and SPOT 5 </w:t>
      </w:r>
      <w:bookmarkEnd w:id="73"/>
      <w:r w:rsidR="00704D02">
        <w:t>RSRs</w:t>
      </w:r>
      <w:bookmarkEnd w:id="7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75" w:name="_Ref447612399"/>
      <w:bookmarkStart w:id="76"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75"/>
      <w:r w:rsidR="00704D02">
        <w:t>.  DMC DN mosaic and SPOT 5 surface reflectance correlation</w:t>
      </w:r>
      <w:bookmarkEnd w:id="7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77" w:name="_Ref447612403"/>
      <w:bookmarkStart w:id="78"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77"/>
      <w:r w:rsidR="00704D02">
        <w:t>.  DMC homogenised mosaic and SPOT 5 surface reflectance correlation</w:t>
      </w:r>
      <w:bookmarkEnd w:id="7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79"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7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80"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8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81" w:name="_Ref447556200"/>
      <w:bookmarkStart w:id="82" w:name="_Ref452304869"/>
      <w:bookmarkStart w:id="83"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81"/>
      <w:bookmarkEnd w:id="82"/>
      <w:r w:rsidR="00704D02">
        <w:t>.</w:t>
      </w:r>
      <w:r w:rsidR="00704D02" w:rsidRPr="0002729A">
        <w:t xml:space="preserve"> </w:t>
      </w:r>
      <w:r w:rsidR="00704D02">
        <w:t xml:space="preserve"> Statistical comparison between SPOT 5 and DMC surface reflectance images</w:t>
      </w:r>
      <w:bookmarkEnd w:id="8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84"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8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85" w:name="_Ref475615975"/>
      <w:bookmarkStart w:id="86"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85"/>
      <w:r w:rsidR="00704D02">
        <w:t>.  Comparison of DMC and SPOT 5 spectra</w:t>
      </w:r>
      <w:bookmarkEnd w:id="8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87" w:name="_Ref452458695"/>
      <w:r>
        <w:t>Conclusions</w:t>
      </w:r>
      <w:bookmarkEnd w:id="87"/>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lastRenderedPageBreak/>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xml:space="preserve">).  This approximation was supported by a simulation of MODIS and DMC measurements for </w:t>
      </w:r>
      <w:r>
        <w:lastRenderedPageBreak/>
        <w:t>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w:t>
      </w:r>
      <w:r>
        <w:lastRenderedPageBreak/>
        <w:t xml:space="preserve">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w:t>
      </w:r>
      <w:r w:rsidRPr="00426E9E">
        <w:rPr>
          <w:noProof/>
        </w:rPr>
        <w:lastRenderedPageBreak/>
        <w:t>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w:t>
      </w:r>
      <w:r w:rsidRPr="00426E9E">
        <w:rPr>
          <w:noProof/>
        </w:rPr>
        <w:lastRenderedPageBreak/>
        <w:t>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 xml:space="preserve">Second Simulation of a Satellite </w:t>
      </w:r>
      <w:r w:rsidRPr="00426E9E">
        <w:rPr>
          <w:i/>
          <w:iCs/>
          <w:noProof/>
        </w:rPr>
        <w:lastRenderedPageBreak/>
        <w:t>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456F13" w14:textId="77777777" w:rsidR="00595E24" w:rsidRDefault="00595E24">
      <w:pPr>
        <w:spacing w:line="240" w:lineRule="auto"/>
      </w:pPr>
      <w:r>
        <w:separator/>
      </w:r>
    </w:p>
  </w:endnote>
  <w:endnote w:type="continuationSeparator" w:id="0">
    <w:p w14:paraId="2AEB0E3F" w14:textId="77777777" w:rsidR="00595E24" w:rsidRDefault="00595E2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96EE62" w14:textId="77777777" w:rsidR="00595E24" w:rsidRDefault="00595E24">
      <w:pPr>
        <w:spacing w:line="240" w:lineRule="auto"/>
      </w:pPr>
      <w:r>
        <w:separator/>
      </w:r>
    </w:p>
  </w:footnote>
  <w:footnote w:type="continuationSeparator" w:id="0">
    <w:p w14:paraId="6500F1CD" w14:textId="77777777" w:rsidR="00595E24" w:rsidRDefault="00595E2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173551">
          <w:rPr>
            <w:noProof/>
          </w:rPr>
          <w:t>15</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45A53"/>
    <w:rsid w:val="00057840"/>
    <w:rsid w:val="00071030"/>
    <w:rsid w:val="00073685"/>
    <w:rsid w:val="000875CF"/>
    <w:rsid w:val="00095D9F"/>
    <w:rsid w:val="00096789"/>
    <w:rsid w:val="0009681F"/>
    <w:rsid w:val="000A4543"/>
    <w:rsid w:val="000B4329"/>
    <w:rsid w:val="000D7B05"/>
    <w:rsid w:val="000E4C92"/>
    <w:rsid w:val="000F20E4"/>
    <w:rsid w:val="00110430"/>
    <w:rsid w:val="001138DC"/>
    <w:rsid w:val="00115CEC"/>
    <w:rsid w:val="00116A88"/>
    <w:rsid w:val="00117D7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C73C8"/>
    <w:rsid w:val="004E0944"/>
    <w:rsid w:val="004E5D40"/>
    <w:rsid w:val="0050316E"/>
    <w:rsid w:val="0051366F"/>
    <w:rsid w:val="00515809"/>
    <w:rsid w:val="005262F2"/>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5E24"/>
    <w:rsid w:val="00597EAA"/>
    <w:rsid w:val="005A1A14"/>
    <w:rsid w:val="005B4D83"/>
    <w:rsid w:val="005B66E1"/>
    <w:rsid w:val="005C3FA5"/>
    <w:rsid w:val="005D07E4"/>
    <w:rsid w:val="005D3AF2"/>
    <w:rsid w:val="005E5FF3"/>
    <w:rsid w:val="005F414B"/>
    <w:rsid w:val="005F5580"/>
    <w:rsid w:val="00601E07"/>
    <w:rsid w:val="00602A7E"/>
    <w:rsid w:val="00611CA1"/>
    <w:rsid w:val="006133EB"/>
    <w:rsid w:val="00630409"/>
    <w:rsid w:val="00647D69"/>
    <w:rsid w:val="00652BCD"/>
    <w:rsid w:val="00653ACD"/>
    <w:rsid w:val="00662628"/>
    <w:rsid w:val="0068089A"/>
    <w:rsid w:val="00684BEA"/>
    <w:rsid w:val="00690924"/>
    <w:rsid w:val="006A53B2"/>
    <w:rsid w:val="006A62C7"/>
    <w:rsid w:val="006C0C2E"/>
    <w:rsid w:val="006C7E78"/>
    <w:rsid w:val="006E1E92"/>
    <w:rsid w:val="006F6700"/>
    <w:rsid w:val="00704D02"/>
    <w:rsid w:val="00725F1E"/>
    <w:rsid w:val="00732325"/>
    <w:rsid w:val="007328A7"/>
    <w:rsid w:val="007472B0"/>
    <w:rsid w:val="00752C2B"/>
    <w:rsid w:val="00782A1E"/>
    <w:rsid w:val="00791A38"/>
    <w:rsid w:val="00796072"/>
    <w:rsid w:val="007A2E11"/>
    <w:rsid w:val="007B14CD"/>
    <w:rsid w:val="007B224B"/>
    <w:rsid w:val="007D1F1F"/>
    <w:rsid w:val="007D2C25"/>
    <w:rsid w:val="007D4D6C"/>
    <w:rsid w:val="007D52BE"/>
    <w:rsid w:val="007D5E0D"/>
    <w:rsid w:val="007D7507"/>
    <w:rsid w:val="007D7F8B"/>
    <w:rsid w:val="00830204"/>
    <w:rsid w:val="00876DC0"/>
    <w:rsid w:val="008802DA"/>
    <w:rsid w:val="00887697"/>
    <w:rsid w:val="008B5458"/>
    <w:rsid w:val="008F0509"/>
    <w:rsid w:val="008F74E0"/>
    <w:rsid w:val="00900E34"/>
    <w:rsid w:val="00904C63"/>
    <w:rsid w:val="00911292"/>
    <w:rsid w:val="00911368"/>
    <w:rsid w:val="009129D5"/>
    <w:rsid w:val="00930508"/>
    <w:rsid w:val="0094605E"/>
    <w:rsid w:val="009508D2"/>
    <w:rsid w:val="009537E8"/>
    <w:rsid w:val="009712D6"/>
    <w:rsid w:val="0097537E"/>
    <w:rsid w:val="009A2F41"/>
    <w:rsid w:val="009F0949"/>
    <w:rsid w:val="00A062B0"/>
    <w:rsid w:val="00A41F1A"/>
    <w:rsid w:val="00A51D2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4721"/>
    <w:rsid w:val="00BC15C8"/>
    <w:rsid w:val="00BC16BE"/>
    <w:rsid w:val="00BD735E"/>
    <w:rsid w:val="00BE6845"/>
    <w:rsid w:val="00C01B65"/>
    <w:rsid w:val="00C1348F"/>
    <w:rsid w:val="00C3042B"/>
    <w:rsid w:val="00C31713"/>
    <w:rsid w:val="00C33927"/>
    <w:rsid w:val="00C46348"/>
    <w:rsid w:val="00C46DE8"/>
    <w:rsid w:val="00C55794"/>
    <w:rsid w:val="00C63BF1"/>
    <w:rsid w:val="00C826DF"/>
    <w:rsid w:val="00C91FAC"/>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E4910"/>
    <w:rsid w:val="00EF17D0"/>
    <w:rsid w:val="00F2378E"/>
    <w:rsid w:val="00F2766F"/>
    <w:rsid w:val="00F510B0"/>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C6E48-6EEA-46FA-AA10-7BCF652B3B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14</TotalTime>
  <Pages>34</Pages>
  <Words>35273</Words>
  <Characters>201060</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69</cp:revision>
  <dcterms:created xsi:type="dcterms:W3CDTF">2018-05-03T11:02:00Z</dcterms:created>
  <dcterms:modified xsi:type="dcterms:W3CDTF">2018-09-1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